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 xml:space="preserve">Logistic </w:t>
      </w:r>
      <w:r w:rsidR="00671297">
        <w:t>Reg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C57CD4">
        <w:t xml:space="preserve"> [13]</w:t>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D25EEA" w:rsidP="00D25EEA">
      <w:pPr>
        <w:pStyle w:val="figurecaption"/>
        <w:numPr>
          <w:ilvl w:val="0"/>
          <w:numId w:val="0"/>
        </w:numPr>
        <w:jc w:val="center"/>
      </w:pPr>
      <w:r>
        <w:t xml:space="preserve">Table1. </w:t>
      </w:r>
      <w:r w:rsidR="005D4B1F">
        <w:t xml:space="preserve">Top </w:t>
      </w:r>
      <w:r w:rsidR="00501F8D">
        <w:t>rows of HDFC</w:t>
      </w:r>
      <w:r w:rsidR="005D4B1F">
        <w:t>,</w:t>
      </w:r>
      <w:r w:rsidR="00006DAC">
        <w:t xml:space="preserve"> </w:t>
      </w:r>
      <w:r w:rsidR="005D4B1F">
        <w:t>KOTAK</w:t>
      </w:r>
      <w:r w:rsidR="00006DAC">
        <w:t>,</w:t>
      </w:r>
      <w:r w:rsidR="005D4B1F">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671297">
      <w:pPr>
        <w:pStyle w:val="figurecaption"/>
        <w:jc w:val="center"/>
      </w:pPr>
      <w:r>
        <w:rPr>
          <w:rFonts w:eastAsia="Calibri"/>
        </w:rPr>
        <w:t xml:space="preserve">Class </w:t>
      </w:r>
      <w:r w:rsidRPr="00CA4DD1">
        <w:rPr>
          <w:rFonts w:eastAsia="Calibri"/>
        </w:rPr>
        <w:t>distribution For HDFC, KOTAK, and SBI stock</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671297">
      <w:pPr>
        <w:pStyle w:val="BodyText"/>
        <w:jc w:val="center"/>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D25EEA">
      <w:pPr>
        <w:pStyle w:val="figurecaption"/>
      </w:pPr>
      <w:r w:rsidRPr="004777A2">
        <w:t>Close values of HDFC</w:t>
      </w:r>
      <w:r>
        <w:t>, KOTAK</w:t>
      </w:r>
      <w:r w:rsidRPr="004777A2">
        <w:t xml:space="preserve">, </w:t>
      </w:r>
      <w:r w:rsidR="00006DAC">
        <w:t xml:space="preserve">and </w:t>
      </w:r>
      <w:r>
        <w:t>SBI</w:t>
      </w:r>
      <w:r w:rsidRPr="004777A2">
        <w:t xml:space="preserve"> stock from 2000 to 2022</w:t>
      </w:r>
    </w:p>
    <w:p w:rsidR="005454E2" w:rsidRDefault="00B67A8F" w:rsidP="00671297">
      <w:pPr>
        <w:pStyle w:val="BodyText"/>
        <w:jc w:val="center"/>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D25EEA">
      <w:pPr>
        <w:pStyle w:val="figurecaption"/>
        <w:jc w:val="center"/>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671297">
      <w:pPr>
        <w:pStyle w:val="figurecaption"/>
        <w:numPr>
          <w:ilvl w:val="0"/>
          <w:numId w:val="0"/>
        </w:numPr>
        <w:jc w:val="cente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671297">
      <w:pPr>
        <w:pStyle w:val="figurecaption"/>
        <w:jc w:val="center"/>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671297">
      <w:pPr>
        <w:pStyle w:val="figurecaption"/>
        <w:jc w:val="center"/>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671297">
      <w:pPr>
        <w:pStyle w:val="BodyText"/>
        <w:ind w:firstLine="0"/>
        <w:jc w:val="center"/>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103365" w:rsidP="00103365">
      <w:pPr>
        <w:pStyle w:val="figurecaption"/>
        <w:jc w:val="center"/>
      </w:pPr>
      <w:r>
        <w:rPr>
          <w:rFonts w:eastAsia="Calibri"/>
        </w:rPr>
        <w:t>Box plot-</w:t>
      </w:r>
      <w:r w:rsidR="0036570D">
        <w:rPr>
          <w:rFonts w:eastAsia="Calibri"/>
        </w:rPr>
        <w:t xml:space="preserve">HDFC, KOTAK, </w:t>
      </w:r>
      <w:r w:rsidR="00006DAC">
        <w:rPr>
          <w:rFonts w:eastAsia="Calibri"/>
        </w:rPr>
        <w:t xml:space="preserve">and </w:t>
      </w:r>
      <w:r w:rsidR="0036570D">
        <w:rPr>
          <w:rFonts w:eastAsia="Calibri"/>
        </w:rPr>
        <w:t xml:space="preserve">SBI </w:t>
      </w:r>
      <w:r w:rsidR="0036570D" w:rsidRPr="0036570D">
        <w:rPr>
          <w:rFonts w:eastAsia="Calibri"/>
        </w:rPr>
        <w:t>stock from 2000 to 2022</w:t>
      </w:r>
    </w:p>
    <w:p w:rsid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BE0321" w:rsidRPr="001F3948" w:rsidRDefault="00103365" w:rsidP="00103365">
      <w:pPr>
        <w:pStyle w:val="figurecaption"/>
        <w:numPr>
          <w:ilvl w:val="0"/>
          <w:numId w:val="0"/>
        </w:numPr>
        <w:jc w:val="center"/>
        <w:rPr>
          <w:sz w:val="20"/>
          <w:szCs w:val="20"/>
        </w:rPr>
      </w:pPr>
      <w:r w:rsidRPr="00103365">
        <w:rPr>
          <w:sz w:val="20"/>
          <w:szCs w:val="20"/>
        </w:rPr>
        <w:drawing>
          <wp:inline distT="0" distB="0" distL="0" distR="0">
            <wp:extent cx="3089910" cy="1532752"/>
            <wp:effectExtent l="1905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1532752"/>
                    </a:xfrm>
                    <a:prstGeom prst="rect">
                      <a:avLst/>
                    </a:prstGeom>
                    <a:noFill/>
                    <a:ln w="9525">
                      <a:noFill/>
                      <a:miter lim="800000"/>
                      <a:headEnd/>
                      <a:tailEnd/>
                    </a:ln>
                  </pic:spPr>
                </pic:pic>
              </a:graphicData>
            </a:graphic>
          </wp:inline>
        </w:drawing>
      </w:r>
    </w:p>
    <w:p w:rsidR="00103365" w:rsidRPr="002B1400" w:rsidRDefault="002B1400" w:rsidP="002B1400">
      <w:pPr>
        <w:pStyle w:val="figurecaption"/>
        <w:jc w:val="center"/>
      </w:pPr>
      <w:r w:rsidRPr="002B1400">
        <w:rPr>
          <w:rFonts w:eastAsia="Calibri"/>
        </w:rPr>
        <w:t>Customized Scatter Plot against close price for the HDFC Stock from 2000 to 2022</w:t>
      </w:r>
    </w:p>
    <w:p w:rsidR="002B1400" w:rsidRDefault="002B2A78" w:rsidP="002B2A78">
      <w:pPr>
        <w:pStyle w:val="figurecaption"/>
        <w:numPr>
          <w:ilvl w:val="0"/>
          <w:numId w:val="0"/>
        </w:numPr>
        <w:jc w:val="center"/>
      </w:pPr>
      <w:r w:rsidRPr="002B2A78">
        <w:drawing>
          <wp:inline distT="0" distB="0" distL="0" distR="0">
            <wp:extent cx="3089910" cy="1531605"/>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1531605"/>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B2A78" w:rsidRPr="002B1400" w:rsidRDefault="002B2A78" w:rsidP="002B2A78">
      <w:pPr>
        <w:pStyle w:val="figurecaption"/>
        <w:numPr>
          <w:ilvl w:val="0"/>
          <w:numId w:val="0"/>
        </w:numPr>
        <w:jc w:val="center"/>
      </w:pPr>
      <w:r w:rsidRPr="002B2A78">
        <w:drawing>
          <wp:inline distT="0" distB="0" distL="0" distR="0">
            <wp:extent cx="3089910" cy="1517129"/>
            <wp:effectExtent l="1905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1517129"/>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2B2A78" w:rsidRDefault="002B2A78" w:rsidP="002B2A78">
      <w:pPr>
        <w:pStyle w:val="figurecaption"/>
        <w:numPr>
          <w:ilvl w:val="0"/>
          <w:numId w:val="0"/>
        </w:numPr>
        <w:rPr>
          <w:sz w:val="20"/>
          <w:szCs w:val="20"/>
        </w:rPr>
      </w:pPr>
      <w:r w:rsidRPr="002B2A78">
        <w:rPr>
          <w:sz w:val="20"/>
          <w:szCs w:val="20"/>
        </w:rPr>
        <w:t xml:space="preserve">A customized Scatter Plot is drawn for all feature variables against the close price of the HDFC, KOTAK, and SBI stock. It is observed that a linear relationship exists between </w:t>
      </w:r>
      <w:r w:rsidRPr="002B2A78">
        <w:rPr>
          <w:sz w:val="20"/>
          <w:szCs w:val="20"/>
        </w:rPr>
        <w:lastRenderedPageBreak/>
        <w:t>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FB7850">
      <w:pPr>
        <w:pStyle w:val="BodyText"/>
      </w:pPr>
      <w:r w:rsidRPr="00FB7850">
        <w:t>When the majority of the 20 various models or all of them move in the same direction, a choice on whether to invest or not to invest in the stock under consideration must</w:t>
      </w:r>
      <w:r>
        <w:t xml:space="preserve"> be made. </w:t>
      </w:r>
    </w:p>
    <w:p w:rsidR="00FB7850" w:rsidRDefault="00FB7850" w:rsidP="00FB7850">
      <w:pPr>
        <w:pStyle w:val="BodyText"/>
      </w:pPr>
      <w:r>
        <w:t>Daily Trading Data of SBI and Kotak Bank from the year 2000 to 2022 are being used to repeat the entire process which had been implemented for the HDFC Bank dataset.</w:t>
      </w:r>
    </w:p>
    <w:tbl>
      <w:tblPr>
        <w:tblStyle w:val="TableGrid"/>
        <w:tblpPr w:leftFromText="180" w:rightFromText="180" w:vertAnchor="page" w:horzAnchor="page" w:tblpX="6178" w:tblpY="9181"/>
        <w:tblW w:w="5268" w:type="dxa"/>
        <w:tblLook w:val="04A0"/>
      </w:tblPr>
      <w:tblGrid>
        <w:gridCol w:w="2456"/>
        <w:gridCol w:w="2812"/>
      </w:tblGrid>
      <w:tr w:rsidR="00193373" w:rsidRPr="00B37292" w:rsidTr="00193373">
        <w:trPr>
          <w:trHeight w:val="125"/>
        </w:trPr>
        <w:tc>
          <w:tcPr>
            <w:tcW w:w="2456"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 Evaluation Rule</w:t>
            </w:r>
          </w:p>
        </w:tc>
      </w:tr>
      <w:tr w:rsidR="00193373" w:rsidRPr="00B37292" w:rsidTr="00193373">
        <w:trPr>
          <w:trHeight w:val="185"/>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193373" w:rsidRPr="00B37292" w:rsidTr="00193373">
        <w:trPr>
          <w:trHeight w:val="253"/>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193373" w:rsidRPr="008A7D74" w:rsidRDefault="00193373" w:rsidP="00193373">
      <w:pPr>
        <w:rPr>
          <w:spacing w:val="-1"/>
          <w:sz w:val="16"/>
          <w:szCs w:val="16"/>
        </w:rPr>
      </w:pPr>
    </w:p>
    <w:p w:rsidR="00193373" w:rsidRPr="008A7D74" w:rsidRDefault="008A7D74" w:rsidP="00193373">
      <w:pPr>
        <w:rPr>
          <w:spacing w:val="-1"/>
          <w:sz w:val="16"/>
          <w:szCs w:val="16"/>
        </w:rPr>
      </w:pPr>
      <w:r w:rsidRPr="008A7D74">
        <w:rPr>
          <w:spacing w:val="-1"/>
          <w:sz w:val="16"/>
          <w:szCs w:val="16"/>
        </w:rPr>
        <w:t>Table 2</w:t>
      </w:r>
      <w:r w:rsidR="00193373" w:rsidRPr="008A7D74">
        <w:rPr>
          <w:spacing w:val="-1"/>
          <w:sz w:val="16"/>
          <w:szCs w:val="16"/>
        </w:rPr>
        <w:t>– Modelling strategies and Model Evaluation Rule</w:t>
      </w:r>
    </w:p>
    <w:p w:rsidR="00193373" w:rsidRDefault="00193373" w:rsidP="00193373">
      <w:pPr>
        <w:pStyle w:val="BodyText"/>
        <w:jc w:val="center"/>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lastRenderedPageBreak/>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Pr="00F764B9">
        <w:t>in minimizing the prediction errors.</w:t>
      </w:r>
    </w:p>
    <w:p w:rsidR="00193373" w:rsidRDefault="00193373" w:rsidP="00FB7850">
      <w:pPr>
        <w:pStyle w:val="BodyText"/>
      </w:pPr>
    </w:p>
    <w:tbl>
      <w:tblPr>
        <w:tblStyle w:val="TableGrid"/>
        <w:tblpPr w:leftFromText="180" w:rightFromText="180" w:vertAnchor="page" w:horzAnchor="margin" w:tblpY="3391"/>
        <w:tblW w:w="0" w:type="auto"/>
        <w:tblLook w:val="04A0"/>
      </w:tblPr>
      <w:tblGrid>
        <w:gridCol w:w="1758"/>
        <w:gridCol w:w="1108"/>
        <w:gridCol w:w="1108"/>
        <w:gridCol w:w="1108"/>
      </w:tblGrid>
      <w:tr w:rsidR="008A7D74" w:rsidRPr="00A448A2" w:rsidTr="008A7D74">
        <w:trPr>
          <w:trHeight w:val="173"/>
        </w:trPr>
        <w:tc>
          <w:tcPr>
            <w:tcW w:w="1758" w:type="dxa"/>
            <w:shd w:val="clear" w:color="auto" w:fill="D9D9D9" w:themeFill="background1" w:themeFillShade="D9"/>
            <w:vAlign w:val="center"/>
          </w:tcPr>
          <w:p w:rsidR="008A7D74" w:rsidRPr="00A448A2" w:rsidRDefault="008A7D74" w:rsidP="008A7D74">
            <w:pPr>
              <w:rPr>
                <w:rFonts w:cstheme="minorHAnsi"/>
                <w:b/>
                <w:bCs/>
                <w:color w:val="000000"/>
                <w:sz w:val="20"/>
                <w:szCs w:val="20"/>
                <w:lang w:val="en-US"/>
              </w:rPr>
            </w:pPr>
            <w:r w:rsidRPr="00A448A2">
              <w:rPr>
                <w:rFonts w:cstheme="minorHAnsi"/>
                <w:b/>
                <w:bCs/>
                <w:color w:val="000000"/>
                <w:sz w:val="20"/>
                <w:szCs w:val="20"/>
                <w:lang w:val="en-US"/>
              </w:rPr>
              <w:t>Modelling Strategies</w:t>
            </w:r>
          </w:p>
          <w:p w:rsidR="008A7D74" w:rsidRPr="00A448A2" w:rsidRDefault="008A7D74" w:rsidP="008A7D74">
            <w:pPr>
              <w:rPr>
                <w:rFonts w:cstheme="minorHAnsi"/>
                <w:b/>
                <w:bCs/>
                <w:sz w:val="20"/>
                <w:szCs w:val="20"/>
              </w:rPr>
            </w:pP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SBI</w:t>
            </w:r>
          </w:p>
        </w:tc>
      </w:tr>
      <w:tr w:rsidR="008A7D74" w:rsidRPr="00A448A2" w:rsidTr="008A7D74">
        <w:trPr>
          <w:trHeight w:val="305"/>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5</w:t>
            </w:r>
          </w:p>
          <w:p w:rsidR="008A7D74" w:rsidRPr="00EB3DE6" w:rsidRDefault="008A7D74" w:rsidP="008A7D74">
            <w:pPr>
              <w:rPr>
                <w:rFonts w:cstheme="minorHAnsi"/>
                <w:sz w:val="20"/>
                <w:szCs w:val="20"/>
                <w:lang w:val="en-US"/>
              </w:rPr>
            </w:pPr>
            <w:r w:rsidRPr="00EB3DE6">
              <w:rPr>
                <w:rFonts w:cstheme="minorHAnsi"/>
                <w:sz w:val="20"/>
                <w:szCs w:val="20"/>
                <w:lang w:val="en-US"/>
              </w:rPr>
              <w:t>recall-0.60</w:t>
            </w:r>
          </w:p>
          <w:p w:rsidR="008A7D74" w:rsidRPr="00A448A2" w:rsidRDefault="008A7D74" w:rsidP="008A7D74">
            <w:pPr>
              <w:rPr>
                <w:rFonts w:cstheme="minorHAnsi"/>
                <w:sz w:val="20"/>
                <w:szCs w:val="20"/>
                <w:lang w:val="en-US"/>
              </w:rPr>
            </w:pPr>
            <w:r w:rsidRPr="00A448A2">
              <w:rPr>
                <w:rFonts w:cstheme="minorHAnsi"/>
                <w:sz w:val="20"/>
                <w:szCs w:val="20"/>
                <w:lang w:val="en-US"/>
              </w:rPr>
              <w:t>accuracy-0.3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7</w:t>
            </w:r>
          </w:p>
          <w:p w:rsidR="008A7D74" w:rsidRPr="00EB3DE6" w:rsidRDefault="008A7D74" w:rsidP="008A7D74">
            <w:pPr>
              <w:rPr>
                <w:rFonts w:cstheme="minorHAnsi"/>
                <w:sz w:val="20"/>
                <w:szCs w:val="20"/>
                <w:lang w:val="en-US"/>
              </w:rPr>
            </w:pPr>
            <w:r w:rsidRPr="00EB3DE6">
              <w:rPr>
                <w:rFonts w:cstheme="minorHAnsi"/>
                <w:sz w:val="20"/>
                <w:szCs w:val="20"/>
                <w:lang w:val="en-US"/>
              </w:rPr>
              <w:t>recall-0.74</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6</w:t>
            </w:r>
          </w:p>
          <w:p w:rsidR="008A7D74" w:rsidRPr="00EB3DE6" w:rsidRDefault="008A7D74" w:rsidP="008A7D74">
            <w:pPr>
              <w:rPr>
                <w:rFonts w:cstheme="minorHAnsi"/>
                <w:sz w:val="20"/>
                <w:szCs w:val="20"/>
                <w:lang w:val="en-US"/>
              </w:rPr>
            </w:pPr>
            <w:r w:rsidRPr="00EB3DE6">
              <w:rPr>
                <w:rFonts w:cstheme="minorHAnsi"/>
                <w:sz w:val="20"/>
                <w:szCs w:val="20"/>
                <w:lang w:val="en-US"/>
              </w:rPr>
              <w:t>recall-1.00</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r>
      <w:tr w:rsidR="008A7D74" w:rsidRPr="00A448A2" w:rsidTr="008A7D74">
        <w:trPr>
          <w:trHeight w:val="180"/>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8</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3</w:t>
            </w:r>
          </w:p>
          <w:p w:rsidR="008A7D74" w:rsidRPr="00A448A2" w:rsidRDefault="008A7D74" w:rsidP="008A7D74">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9</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93</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2</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0</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0</w:t>
            </w:r>
          </w:p>
        </w:tc>
      </w:tr>
      <w:tr w:rsidR="008A7D74" w:rsidRPr="00A448A2" w:rsidTr="008A7D74">
        <w:trPr>
          <w:trHeight w:val="197"/>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1</w:t>
            </w:r>
          </w:p>
          <w:p w:rsidR="008A7D74" w:rsidRPr="00EB3DE6" w:rsidRDefault="008A7D74" w:rsidP="008A7D74">
            <w:pPr>
              <w:rPr>
                <w:rFonts w:cstheme="minorHAnsi"/>
                <w:sz w:val="20"/>
                <w:szCs w:val="20"/>
                <w:lang w:val="en-US"/>
              </w:rPr>
            </w:pPr>
            <w:r w:rsidRPr="00EB3DE6">
              <w:rPr>
                <w:rFonts w:cstheme="minorHAnsi"/>
                <w:sz w:val="20"/>
                <w:szCs w:val="20"/>
                <w:lang w:val="en-US"/>
              </w:rPr>
              <w:t>recall-0.63</w:t>
            </w:r>
          </w:p>
          <w:p w:rsidR="008A7D74" w:rsidRPr="00A448A2" w:rsidRDefault="008A7D74" w:rsidP="008A7D74">
            <w:pPr>
              <w:rPr>
                <w:rFonts w:cstheme="minorHAnsi"/>
                <w:sz w:val="20"/>
                <w:szCs w:val="20"/>
                <w:lang w:val="en-US"/>
              </w:rPr>
            </w:pPr>
            <w:r w:rsidRPr="00EB3DE6">
              <w:rPr>
                <w:rFonts w:cstheme="minorHAnsi"/>
                <w:sz w:val="20"/>
                <w:szCs w:val="20"/>
                <w:lang w:val="en-US"/>
              </w:rPr>
              <w:t>Accuracy-0.7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3</w:t>
            </w:r>
          </w:p>
          <w:p w:rsidR="008A7D74" w:rsidRPr="00EB3DE6" w:rsidRDefault="008A7D74" w:rsidP="008A7D74">
            <w:pPr>
              <w:rPr>
                <w:rFonts w:cstheme="minorHAnsi"/>
                <w:sz w:val="20"/>
                <w:szCs w:val="20"/>
                <w:lang w:val="en-US"/>
              </w:rPr>
            </w:pPr>
            <w:r w:rsidRPr="00EB3DE6">
              <w:rPr>
                <w:rFonts w:cstheme="minorHAnsi"/>
                <w:sz w:val="20"/>
                <w:szCs w:val="20"/>
                <w:lang w:val="en-US"/>
              </w:rPr>
              <w:t>recall-0.61</w:t>
            </w:r>
          </w:p>
          <w:p w:rsidR="008A7D74" w:rsidRPr="00A448A2" w:rsidRDefault="008A7D74" w:rsidP="008A7D74">
            <w:pPr>
              <w:rPr>
                <w:rFonts w:cstheme="minorHAnsi"/>
                <w:sz w:val="20"/>
                <w:szCs w:val="20"/>
                <w:lang w:val="en-US"/>
              </w:rPr>
            </w:pPr>
            <w:r w:rsidRPr="00EB3DE6">
              <w:rPr>
                <w:rFonts w:cstheme="minorHAnsi"/>
                <w:sz w:val="20"/>
                <w:szCs w:val="20"/>
                <w:lang w:val="en-US"/>
              </w:rPr>
              <w:t>accuracy-0.7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69</w:t>
            </w:r>
          </w:p>
          <w:p w:rsidR="008A7D74" w:rsidRPr="00EB3DE6" w:rsidRDefault="008A7D74" w:rsidP="008A7D74">
            <w:pPr>
              <w:rPr>
                <w:rFonts w:cstheme="minorHAnsi"/>
                <w:sz w:val="20"/>
                <w:szCs w:val="20"/>
                <w:lang w:val="en-US"/>
              </w:rPr>
            </w:pPr>
            <w:r w:rsidRPr="00EB3DE6">
              <w:rPr>
                <w:rFonts w:cstheme="minorHAnsi"/>
                <w:sz w:val="20"/>
                <w:szCs w:val="20"/>
                <w:lang w:val="en-US"/>
              </w:rPr>
              <w:t>recall-0.62</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83</w:t>
            </w:r>
          </w:p>
          <w:p w:rsidR="008A7D74" w:rsidRPr="00EB3DE6" w:rsidRDefault="008A7D74" w:rsidP="008A7D74">
            <w:pPr>
              <w:rPr>
                <w:rFonts w:cstheme="minorHAnsi"/>
                <w:sz w:val="20"/>
                <w:szCs w:val="20"/>
                <w:lang w:val="en-US"/>
              </w:rPr>
            </w:pPr>
            <w:r w:rsidRPr="00EB3DE6">
              <w:rPr>
                <w:rFonts w:cstheme="minorHAnsi"/>
                <w:sz w:val="20"/>
                <w:szCs w:val="20"/>
                <w:lang w:val="en-US"/>
              </w:rPr>
              <w:t>recall-0.59</w:t>
            </w:r>
          </w:p>
          <w:p w:rsidR="008A7D74" w:rsidRPr="00A448A2" w:rsidRDefault="008A7D74" w:rsidP="008A7D74">
            <w:pPr>
              <w:rPr>
                <w:rFonts w:cstheme="minorHAnsi"/>
                <w:sz w:val="20"/>
                <w:szCs w:val="20"/>
                <w:lang w:val="en-US"/>
              </w:rPr>
            </w:pPr>
            <w:r w:rsidRPr="00EB3DE6">
              <w:rPr>
                <w:rFonts w:cstheme="minorHAnsi"/>
                <w:sz w:val="20"/>
                <w:szCs w:val="20"/>
                <w:lang w:val="en-US"/>
              </w:rPr>
              <w:t>Accuracy-0.80</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6</w:t>
            </w:r>
          </w:p>
          <w:p w:rsidR="008A7D74" w:rsidRPr="00EB3DE6" w:rsidRDefault="008A7D74" w:rsidP="008A7D74">
            <w:pPr>
              <w:rPr>
                <w:rFonts w:cstheme="minorHAnsi"/>
                <w:sz w:val="20"/>
                <w:szCs w:val="20"/>
                <w:lang w:val="en-US"/>
              </w:rPr>
            </w:pPr>
            <w:r w:rsidRPr="00EB3DE6">
              <w:rPr>
                <w:rFonts w:cstheme="minorHAnsi"/>
                <w:sz w:val="20"/>
                <w:szCs w:val="20"/>
                <w:lang w:val="en-US"/>
              </w:rPr>
              <w:t>recall-0.48</w:t>
            </w:r>
          </w:p>
          <w:p w:rsidR="008A7D74" w:rsidRPr="00A448A2" w:rsidRDefault="008A7D74" w:rsidP="008A7D74">
            <w:pPr>
              <w:rPr>
                <w:rFonts w:cstheme="minorHAnsi"/>
                <w:sz w:val="20"/>
                <w:szCs w:val="20"/>
                <w:lang w:val="en-US"/>
              </w:rPr>
            </w:pPr>
            <w:r w:rsidRPr="00EB3DE6">
              <w:rPr>
                <w:rFonts w:cstheme="minorHAnsi"/>
                <w:sz w:val="20"/>
                <w:szCs w:val="20"/>
                <w:lang w:val="en-US"/>
              </w:rPr>
              <w:t>accuracy-0.72</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78</w:t>
            </w:r>
          </w:p>
          <w:p w:rsidR="008A7D74" w:rsidRPr="00C9263C" w:rsidRDefault="008A7D74" w:rsidP="008A7D74">
            <w:pPr>
              <w:rPr>
                <w:rFonts w:cstheme="minorHAnsi"/>
                <w:sz w:val="20"/>
                <w:szCs w:val="20"/>
                <w:lang w:val="en-US"/>
              </w:rPr>
            </w:pPr>
            <w:r w:rsidRPr="00C9263C">
              <w:rPr>
                <w:rFonts w:cstheme="minorHAnsi"/>
                <w:sz w:val="20"/>
                <w:szCs w:val="20"/>
                <w:lang w:val="en-US"/>
              </w:rPr>
              <w:t>recall-0.49</w:t>
            </w:r>
          </w:p>
          <w:p w:rsidR="008A7D74" w:rsidRPr="00A448A2" w:rsidRDefault="008A7D74" w:rsidP="008A7D74">
            <w:pPr>
              <w:rPr>
                <w:rFonts w:cstheme="minorHAnsi"/>
                <w:sz w:val="20"/>
                <w:szCs w:val="20"/>
                <w:lang w:val="en-US"/>
              </w:rPr>
            </w:pPr>
            <w:r w:rsidRPr="00C9263C">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3</w:t>
            </w:r>
          </w:p>
          <w:p w:rsidR="008A7D74" w:rsidRPr="00EB3DE6" w:rsidRDefault="008A7D74" w:rsidP="008A7D74">
            <w:pPr>
              <w:rPr>
                <w:rFonts w:cstheme="minorHAnsi"/>
                <w:sz w:val="20"/>
                <w:szCs w:val="20"/>
                <w:lang w:val="en-US"/>
              </w:rPr>
            </w:pPr>
            <w:r w:rsidRPr="00EB3DE6">
              <w:rPr>
                <w:rFonts w:cstheme="minorHAnsi"/>
                <w:sz w:val="20"/>
                <w:szCs w:val="20"/>
                <w:lang w:val="en-US"/>
              </w:rPr>
              <w:t>recall-0.47</w:t>
            </w:r>
          </w:p>
          <w:p w:rsidR="008A7D74" w:rsidRPr="00A448A2" w:rsidRDefault="008A7D74" w:rsidP="008A7D74">
            <w:pPr>
              <w:rPr>
                <w:rFonts w:cstheme="minorHAnsi"/>
                <w:sz w:val="20"/>
                <w:szCs w:val="20"/>
                <w:lang w:val="en-US"/>
              </w:rPr>
            </w:pPr>
            <w:r w:rsidRPr="00EB3DE6">
              <w:rPr>
                <w:rFonts w:cstheme="minorHAnsi"/>
                <w:sz w:val="20"/>
                <w:szCs w:val="20"/>
                <w:lang w:val="en-US"/>
              </w:rPr>
              <w:t>Accuracy-0.77</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0</w:t>
            </w:r>
          </w:p>
          <w:p w:rsidR="008A7D74" w:rsidRPr="00EB3DE6" w:rsidRDefault="008A7D74" w:rsidP="008A7D74">
            <w:pPr>
              <w:rPr>
                <w:rFonts w:cstheme="minorHAnsi"/>
                <w:sz w:val="20"/>
                <w:szCs w:val="20"/>
                <w:lang w:val="en-US"/>
              </w:rPr>
            </w:pPr>
            <w:r w:rsidRPr="00EB3DE6">
              <w:rPr>
                <w:rFonts w:cstheme="minorHAnsi"/>
                <w:sz w:val="20"/>
                <w:szCs w:val="20"/>
                <w:lang w:val="en-US"/>
              </w:rPr>
              <w:t>recall-0.40</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81</w:t>
            </w:r>
          </w:p>
          <w:p w:rsidR="008A7D74" w:rsidRPr="00C9263C" w:rsidRDefault="008A7D74" w:rsidP="008A7D74">
            <w:pPr>
              <w:rPr>
                <w:rFonts w:cstheme="minorHAnsi"/>
                <w:sz w:val="20"/>
                <w:szCs w:val="20"/>
                <w:lang w:val="en-US"/>
              </w:rPr>
            </w:pPr>
            <w:r w:rsidRPr="00C9263C">
              <w:rPr>
                <w:rFonts w:cstheme="minorHAnsi"/>
                <w:sz w:val="20"/>
                <w:szCs w:val="20"/>
                <w:lang w:val="en-US"/>
              </w:rPr>
              <w:t>recall-0.30</w:t>
            </w:r>
          </w:p>
          <w:p w:rsidR="008A7D74" w:rsidRPr="00A448A2" w:rsidRDefault="008A7D74" w:rsidP="008A7D74">
            <w:pPr>
              <w:rPr>
                <w:rFonts w:cstheme="minorHAnsi"/>
                <w:sz w:val="20"/>
                <w:szCs w:val="20"/>
                <w:lang w:val="en-US"/>
              </w:rPr>
            </w:pPr>
            <w:r w:rsidRPr="00C9263C">
              <w:rPr>
                <w:rFonts w:cstheme="minorHAnsi"/>
                <w:sz w:val="20"/>
                <w:szCs w:val="20"/>
                <w:lang w:val="en-US"/>
              </w:rPr>
              <w:t>accuracy-0.70</w:t>
            </w:r>
          </w:p>
        </w:tc>
      </w:tr>
    </w:tbl>
    <w:p w:rsidR="008A7D74" w:rsidRPr="008A7D74" w:rsidRDefault="008A7D74" w:rsidP="008A7D74">
      <w:pPr>
        <w:pStyle w:val="figurecaption"/>
        <w:numPr>
          <w:ilvl w:val="0"/>
          <w:numId w:val="0"/>
        </w:numPr>
        <w:jc w:val="center"/>
      </w:pPr>
      <w:r>
        <w:t>Table 3</w:t>
      </w:r>
      <w:r w:rsidRPr="008A7D74">
        <w:t>– Model Evaluation using LR Classifier for Go Long Direction Prediction</w:t>
      </w:r>
    </w:p>
    <w:p w:rsidR="00FB7850" w:rsidRDefault="008A7D74" w:rsidP="008A7D74">
      <w:pPr>
        <w:pStyle w:val="BodyText"/>
        <w:ind w:firstLine="0"/>
      </w:pPr>
      <w:r w:rsidRPr="008A7D74">
        <w:t>From Table3, it can be observed that Go Long Direction Prediction using Volume Indicators has given considerable precision, recall, and accuracy in direction prediction.</w:t>
      </w:r>
    </w:p>
    <w:p w:rsidR="00253132" w:rsidRDefault="00253132" w:rsidP="00253132">
      <w:pPr>
        <w:pStyle w:val="Heading2"/>
      </w:pPr>
      <w:r w:rsidRPr="00BA72F9">
        <w:t>Model Evaluation using RF Classifier for Go Long Direction Prediction:</w:t>
      </w:r>
    </w:p>
    <w:tbl>
      <w:tblPr>
        <w:tblStyle w:val="TableGrid"/>
        <w:tblW w:w="0" w:type="auto"/>
        <w:jc w:val="center"/>
        <w:tblLook w:val="04A0"/>
      </w:tblPr>
      <w:tblGrid>
        <w:gridCol w:w="1593"/>
        <w:gridCol w:w="1177"/>
        <w:gridCol w:w="1156"/>
        <w:gridCol w:w="1156"/>
      </w:tblGrid>
      <w:tr w:rsidR="006709CC" w:rsidRPr="00EB3DE6" w:rsidTr="006709CC">
        <w:trPr>
          <w:trHeight w:val="660"/>
          <w:jc w:val="center"/>
        </w:trPr>
        <w:tc>
          <w:tcPr>
            <w:tcW w:w="1593" w:type="dxa"/>
            <w:shd w:val="clear" w:color="auto" w:fill="D9D9D9" w:themeFill="background1" w:themeFillShade="D9"/>
            <w:vAlign w:val="center"/>
          </w:tcPr>
          <w:p w:rsidR="006709CC" w:rsidRPr="00EB3DE6" w:rsidRDefault="006709CC" w:rsidP="00AF1ED9">
            <w:pPr>
              <w:rPr>
                <w:rFonts w:cstheme="minorHAnsi"/>
                <w:b/>
                <w:bCs/>
                <w:color w:val="000000"/>
                <w:sz w:val="20"/>
                <w:szCs w:val="20"/>
                <w:lang w:val="en-US"/>
              </w:rPr>
            </w:pPr>
            <w:r w:rsidRPr="00EB3DE6">
              <w:rPr>
                <w:rFonts w:cstheme="minorHAnsi"/>
                <w:b/>
                <w:bCs/>
                <w:color w:val="000000"/>
                <w:sz w:val="20"/>
                <w:szCs w:val="20"/>
                <w:lang w:val="en-US"/>
              </w:rPr>
              <w:t>Modelling Strategies</w:t>
            </w:r>
          </w:p>
          <w:p w:rsidR="006709CC" w:rsidRPr="00EB3DE6"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HDFC</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KOTAK</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SBI</w:t>
            </w:r>
          </w:p>
        </w:tc>
      </w:tr>
      <w:tr w:rsidR="006709CC" w:rsidRPr="00EB3DE6" w:rsidTr="006709CC">
        <w:trPr>
          <w:trHeight w:val="1170"/>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Direction Detection by 6,10,14 days consecutive closing prices split week on the week</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85</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89</w:t>
            </w:r>
          </w:p>
          <w:p w:rsidR="006709CC" w:rsidRPr="00A448A2" w:rsidRDefault="006709CC" w:rsidP="00AF1ED9">
            <w:pPr>
              <w:rPr>
                <w:rFonts w:cstheme="minorHAnsi"/>
                <w:b/>
                <w:bCs/>
                <w:sz w:val="20"/>
                <w:szCs w:val="20"/>
                <w:lang w:val="en-US"/>
              </w:rPr>
            </w:pPr>
            <w:r w:rsidRPr="003B30B7">
              <w:rPr>
                <w:rFonts w:cstheme="minorHAnsi"/>
                <w:b/>
                <w:bCs/>
                <w:sz w:val="20"/>
                <w:szCs w:val="20"/>
                <w:lang w:val="en-US"/>
              </w:rPr>
              <w:t>accuracy-0.87</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71</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74</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83</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88</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85</w:t>
            </w:r>
          </w:p>
        </w:tc>
      </w:tr>
      <w:tr w:rsidR="006709CC" w:rsidRPr="00EB3DE6" w:rsidTr="006709CC">
        <w:trPr>
          <w:trHeight w:val="1145"/>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lastRenderedPageBreak/>
              <w:t>Go Long Direction Prediction using Volume Indicators</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93</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69</w:t>
            </w:r>
          </w:p>
          <w:p w:rsidR="006709CC" w:rsidRPr="00085A84" w:rsidRDefault="006709CC" w:rsidP="00AF1ED9">
            <w:pPr>
              <w:rPr>
                <w:rFonts w:cstheme="minorHAnsi"/>
                <w:b/>
                <w:bCs/>
                <w:sz w:val="20"/>
                <w:szCs w:val="20"/>
                <w:lang w:val="en-US"/>
              </w:rPr>
            </w:pPr>
            <w:r w:rsidRPr="003B30B7">
              <w:rPr>
                <w:rFonts w:cstheme="minorHAnsi"/>
                <w:b/>
                <w:bCs/>
                <w:sz w:val="20"/>
                <w:szCs w:val="20"/>
                <w:lang w:val="en-US"/>
              </w:rPr>
              <w:t>accuracy-0.85</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92</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085A84" w:rsidRDefault="006709CC" w:rsidP="00AF1ED9">
            <w:pPr>
              <w:rPr>
                <w:rFonts w:cstheme="minorHAnsi"/>
                <w:b/>
                <w:bCs/>
                <w:sz w:val="20"/>
                <w:szCs w:val="20"/>
                <w:lang w:val="en-US"/>
              </w:rPr>
            </w:pPr>
            <w:r w:rsidRPr="00080E9D">
              <w:rPr>
                <w:rFonts w:cstheme="minorHAnsi"/>
                <w:b/>
                <w:bCs/>
                <w:sz w:val="20"/>
                <w:szCs w:val="20"/>
                <w:lang w:val="en-US"/>
              </w:rPr>
              <w:t>accuracy-0.89</w:t>
            </w:r>
          </w:p>
        </w:tc>
        <w:tc>
          <w:tcPr>
            <w:tcW w:w="1156" w:type="dxa"/>
            <w:vAlign w:val="center"/>
          </w:tcPr>
          <w:p w:rsidR="006709CC" w:rsidRPr="00EB3DE6" w:rsidRDefault="006709CC" w:rsidP="00AF1ED9">
            <w:pPr>
              <w:rPr>
                <w:rFonts w:cstheme="minorHAnsi"/>
                <w:b/>
                <w:bCs/>
                <w:sz w:val="20"/>
                <w:szCs w:val="20"/>
                <w:lang w:val="en-US"/>
              </w:rPr>
            </w:pPr>
            <w:r w:rsidRPr="00EB3DE6">
              <w:rPr>
                <w:rFonts w:cstheme="minorHAnsi"/>
                <w:b/>
                <w:bCs/>
                <w:sz w:val="20"/>
                <w:szCs w:val="20"/>
                <w:lang w:val="en-US"/>
              </w:rPr>
              <w:t>precision-0.90</w:t>
            </w:r>
          </w:p>
          <w:p w:rsidR="006709CC" w:rsidRPr="00EB3DE6" w:rsidRDefault="006709CC" w:rsidP="00AF1ED9">
            <w:pPr>
              <w:rPr>
                <w:rFonts w:cstheme="minorHAnsi"/>
                <w:b/>
                <w:bCs/>
                <w:sz w:val="20"/>
                <w:szCs w:val="20"/>
                <w:lang w:val="en-US"/>
              </w:rPr>
            </w:pPr>
            <w:r w:rsidRPr="00EB3DE6">
              <w:rPr>
                <w:rFonts w:cstheme="minorHAnsi"/>
                <w:b/>
                <w:bCs/>
                <w:sz w:val="20"/>
                <w:szCs w:val="20"/>
                <w:lang w:val="en-US"/>
              </w:rPr>
              <w:t>recall-0.73</w:t>
            </w:r>
          </w:p>
          <w:p w:rsidR="006709CC" w:rsidRPr="00085A84" w:rsidRDefault="006709CC" w:rsidP="00AF1ED9">
            <w:pPr>
              <w:rPr>
                <w:rFonts w:cstheme="minorHAnsi"/>
                <w:b/>
                <w:bCs/>
                <w:sz w:val="20"/>
                <w:szCs w:val="20"/>
                <w:lang w:val="en-US"/>
              </w:rPr>
            </w:pPr>
            <w:r w:rsidRPr="00EB3DE6">
              <w:rPr>
                <w:rFonts w:cstheme="minorHAnsi"/>
                <w:b/>
                <w:bCs/>
                <w:sz w:val="20"/>
                <w:szCs w:val="20"/>
                <w:lang w:val="en-US"/>
              </w:rPr>
              <w:t>accuracy-0.86</w:t>
            </w:r>
          </w:p>
        </w:tc>
      </w:tr>
      <w:tr w:rsidR="006709CC" w:rsidRPr="00EB3DE6" w:rsidTr="006709CC">
        <w:trPr>
          <w:trHeight w:val="1022"/>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Go Long Direction Prediction using Momentum Indicators</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6</w:t>
            </w:r>
          </w:p>
          <w:p w:rsidR="006709CC" w:rsidRPr="00080E9D" w:rsidRDefault="006709CC" w:rsidP="00AF1ED9">
            <w:pPr>
              <w:rPr>
                <w:rFonts w:cstheme="minorHAnsi"/>
                <w:sz w:val="20"/>
                <w:szCs w:val="20"/>
                <w:lang w:val="en-US"/>
              </w:rPr>
            </w:pPr>
            <w:r w:rsidRPr="00080E9D">
              <w:rPr>
                <w:rFonts w:cstheme="minorHAnsi"/>
                <w:sz w:val="20"/>
                <w:szCs w:val="20"/>
                <w:lang w:val="en-US"/>
              </w:rPr>
              <w:t>recall-0.51</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8</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72</w:t>
            </w:r>
          </w:p>
          <w:p w:rsidR="006709CC" w:rsidRPr="00EB3DE6" w:rsidRDefault="006709CC" w:rsidP="00AF1ED9">
            <w:pPr>
              <w:rPr>
                <w:rFonts w:cstheme="minorHAnsi"/>
                <w:sz w:val="20"/>
                <w:szCs w:val="20"/>
                <w:lang w:val="en-US"/>
              </w:rPr>
            </w:pPr>
            <w:r w:rsidRPr="00EB3DE6">
              <w:rPr>
                <w:rFonts w:cstheme="minorHAnsi"/>
                <w:sz w:val="20"/>
                <w:szCs w:val="20"/>
                <w:lang w:val="en-US"/>
              </w:rPr>
              <w:t>recall-0.55</w:t>
            </w:r>
          </w:p>
          <w:p w:rsidR="006709CC" w:rsidRPr="00EB3DE6" w:rsidRDefault="006709CC" w:rsidP="00AF1ED9">
            <w:pPr>
              <w:rPr>
                <w:rFonts w:cstheme="minorHAnsi"/>
                <w:sz w:val="20"/>
                <w:szCs w:val="20"/>
                <w:lang w:val="en-US"/>
              </w:rPr>
            </w:pPr>
            <w:r w:rsidRPr="00EB3DE6">
              <w:rPr>
                <w:rFonts w:cstheme="minorHAnsi"/>
                <w:sz w:val="20"/>
                <w:szCs w:val="20"/>
                <w:lang w:val="en-US"/>
              </w:rPr>
              <w:t>accuracy-0.74</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Trend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7</w:t>
            </w:r>
          </w:p>
          <w:p w:rsidR="006709CC" w:rsidRPr="00080E9D" w:rsidRDefault="006709CC" w:rsidP="00AF1ED9">
            <w:pPr>
              <w:rPr>
                <w:rFonts w:cstheme="minorHAnsi"/>
                <w:sz w:val="20"/>
                <w:szCs w:val="20"/>
                <w:lang w:val="en-US"/>
              </w:rPr>
            </w:pPr>
            <w:r w:rsidRPr="00080E9D">
              <w:rPr>
                <w:rFonts w:cstheme="minorHAnsi"/>
                <w:sz w:val="20"/>
                <w:szCs w:val="20"/>
                <w:lang w:val="en-US"/>
              </w:rPr>
              <w:t>recall-0.56</w:t>
            </w:r>
          </w:p>
          <w:p w:rsidR="006709CC" w:rsidRPr="00EB3DE6" w:rsidRDefault="006709CC" w:rsidP="00AF1ED9">
            <w:pPr>
              <w:rPr>
                <w:rFonts w:cstheme="minorHAnsi"/>
                <w:sz w:val="20"/>
                <w:szCs w:val="20"/>
                <w:lang w:val="en-US"/>
              </w:rPr>
            </w:pPr>
            <w:r w:rsidRPr="00080E9D">
              <w:rPr>
                <w:rFonts w:cstheme="minorHAnsi"/>
                <w:sz w:val="20"/>
                <w:szCs w:val="20"/>
                <w:lang w:val="en-US"/>
              </w:rPr>
              <w:t>Accuracy-0.80</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5</w:t>
            </w:r>
          </w:p>
          <w:p w:rsidR="006709CC" w:rsidRPr="00080E9D" w:rsidRDefault="006709CC" w:rsidP="00AF1ED9">
            <w:pPr>
              <w:rPr>
                <w:rFonts w:cstheme="minorHAnsi"/>
                <w:sz w:val="20"/>
                <w:szCs w:val="20"/>
                <w:lang w:val="en-US"/>
              </w:rPr>
            </w:pPr>
            <w:r w:rsidRPr="00080E9D">
              <w:rPr>
                <w:rFonts w:cstheme="minorHAnsi"/>
                <w:sz w:val="20"/>
                <w:szCs w:val="20"/>
                <w:lang w:val="en-US"/>
              </w:rPr>
              <w:t>recall-0.44</w:t>
            </w:r>
          </w:p>
          <w:p w:rsidR="006709CC" w:rsidRPr="00EB3DE6" w:rsidRDefault="006709CC" w:rsidP="00AF1ED9">
            <w:pPr>
              <w:rPr>
                <w:rFonts w:cstheme="minorHAnsi"/>
                <w:sz w:val="20"/>
                <w:szCs w:val="20"/>
                <w:lang w:val="en-US"/>
              </w:rPr>
            </w:pPr>
            <w:r w:rsidRPr="00080E9D">
              <w:rPr>
                <w:rFonts w:cstheme="minorHAnsi"/>
                <w:sz w:val="20"/>
                <w:szCs w:val="20"/>
                <w:lang w:val="en-US"/>
              </w:rPr>
              <w:t>accuracy-0.74</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57</w:t>
            </w:r>
          </w:p>
          <w:p w:rsidR="006709CC" w:rsidRPr="00EB3DE6" w:rsidRDefault="006709CC" w:rsidP="00AF1ED9">
            <w:pPr>
              <w:rPr>
                <w:rFonts w:cstheme="minorHAnsi"/>
                <w:sz w:val="20"/>
                <w:szCs w:val="20"/>
                <w:lang w:val="en-US"/>
              </w:rPr>
            </w:pPr>
            <w:r w:rsidRPr="00EB3DE6">
              <w:rPr>
                <w:rFonts w:cstheme="minorHAnsi"/>
                <w:sz w:val="20"/>
                <w:szCs w:val="20"/>
                <w:lang w:val="en-US"/>
              </w:rPr>
              <w:t>accuracy-0.78</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Volatility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92</w:t>
            </w:r>
          </w:p>
          <w:p w:rsidR="006709CC" w:rsidRPr="00080E9D" w:rsidRDefault="006709CC" w:rsidP="00AF1ED9">
            <w:pPr>
              <w:rPr>
                <w:rFonts w:cstheme="minorHAnsi"/>
                <w:sz w:val="20"/>
                <w:szCs w:val="20"/>
                <w:lang w:val="en-US"/>
              </w:rPr>
            </w:pPr>
            <w:r w:rsidRPr="00080E9D">
              <w:rPr>
                <w:rFonts w:cstheme="minorHAnsi"/>
                <w:sz w:val="20"/>
                <w:szCs w:val="20"/>
                <w:lang w:val="en-US"/>
              </w:rPr>
              <w:t>recall-0.53</w:t>
            </w:r>
          </w:p>
          <w:p w:rsidR="006709CC" w:rsidRPr="00EB3DE6" w:rsidRDefault="006709CC" w:rsidP="00AF1ED9">
            <w:pPr>
              <w:rPr>
                <w:rFonts w:cstheme="minorHAnsi"/>
                <w:sz w:val="20"/>
                <w:szCs w:val="20"/>
                <w:lang w:val="en-US"/>
              </w:rPr>
            </w:pPr>
            <w:r w:rsidRPr="00080E9D">
              <w:rPr>
                <w:rFonts w:cstheme="minorHAnsi"/>
                <w:sz w:val="20"/>
                <w:szCs w:val="20"/>
                <w:lang w:val="en-US"/>
              </w:rPr>
              <w:t>Accuracy-0.79</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9</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8</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61</w:t>
            </w:r>
          </w:p>
          <w:p w:rsidR="006709CC" w:rsidRPr="00EB3DE6" w:rsidRDefault="006709CC" w:rsidP="00AF1ED9">
            <w:pPr>
              <w:rPr>
                <w:rFonts w:cstheme="minorHAnsi"/>
                <w:sz w:val="20"/>
                <w:szCs w:val="20"/>
                <w:lang w:val="en-US"/>
              </w:rPr>
            </w:pPr>
            <w:r w:rsidRPr="00EB3DE6">
              <w:rPr>
                <w:rFonts w:cstheme="minorHAnsi"/>
                <w:sz w:val="20"/>
                <w:szCs w:val="20"/>
                <w:lang w:val="en-US"/>
              </w:rPr>
              <w:t>accuracy-0.80</w:t>
            </w:r>
          </w:p>
        </w:tc>
      </w:tr>
    </w:tbl>
    <w:p w:rsidR="006709CC" w:rsidRDefault="006709CC" w:rsidP="006709CC">
      <w:pPr>
        <w:rPr>
          <w:noProof/>
          <w:sz w:val="16"/>
          <w:szCs w:val="16"/>
        </w:rPr>
      </w:pPr>
    </w:p>
    <w:p w:rsidR="006709CC" w:rsidRDefault="006709CC" w:rsidP="006709CC">
      <w:pPr>
        <w:rPr>
          <w:noProof/>
          <w:sz w:val="16"/>
          <w:szCs w:val="16"/>
        </w:rPr>
      </w:pPr>
      <w:r>
        <w:rPr>
          <w:noProof/>
          <w:sz w:val="16"/>
          <w:szCs w:val="16"/>
        </w:rPr>
        <w:t>Table4.</w:t>
      </w:r>
      <w:r w:rsidRPr="00BA72F9">
        <w:rPr>
          <w:noProof/>
          <w:sz w:val="16"/>
          <w:szCs w:val="16"/>
        </w:rPr>
        <w:t xml:space="preserve">Model Evaluation using RF Classifier for </w:t>
      </w:r>
    </w:p>
    <w:p w:rsidR="006709CC" w:rsidRDefault="006709CC" w:rsidP="006709CC">
      <w:pPr>
        <w:ind w:left="288"/>
        <w:rPr>
          <w:noProof/>
          <w:sz w:val="16"/>
          <w:szCs w:val="16"/>
        </w:rPr>
      </w:pPr>
      <w:r w:rsidRPr="00BA72F9">
        <w:rPr>
          <w:noProof/>
          <w:sz w:val="16"/>
          <w:szCs w:val="16"/>
        </w:rPr>
        <w:t>Go Long Direction Prediction</w:t>
      </w:r>
    </w:p>
    <w:p w:rsidR="006709CC" w:rsidRPr="006709CC" w:rsidRDefault="006709CC" w:rsidP="006709CC"/>
    <w:p w:rsidR="006709CC" w:rsidRPr="00A86D4F" w:rsidRDefault="006709CC" w:rsidP="006709CC">
      <w:pPr>
        <w:pStyle w:val="BodyText"/>
      </w:pPr>
      <w:r w:rsidRPr="009D59DA">
        <w:t xml:space="preserve">From Table </w:t>
      </w:r>
      <w:r>
        <w:t>4</w:t>
      </w:r>
      <w:r w:rsidRPr="009D59DA">
        <w:t>,</w:t>
      </w:r>
      <w:r>
        <w:t xml:space="preserve"> </w:t>
      </w:r>
      <w:r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t>.</w:t>
      </w:r>
    </w:p>
    <w:p w:rsidR="006709CC" w:rsidRDefault="006709CC" w:rsidP="006709CC">
      <w:pPr>
        <w:pStyle w:val="Heading2"/>
      </w:pPr>
      <w:r w:rsidRPr="00BA72F9">
        <w:t>Model Evaluation using XG Boost Classifier for Go Long Direction Prediction</w:t>
      </w:r>
    </w:p>
    <w:p w:rsidR="006709CC" w:rsidRDefault="006709CC" w:rsidP="006709CC"/>
    <w:p w:rsidR="006709CC" w:rsidRPr="006709CC" w:rsidRDefault="006709CC" w:rsidP="006709CC"/>
    <w:tbl>
      <w:tblPr>
        <w:tblStyle w:val="TableGrid"/>
        <w:tblW w:w="0" w:type="auto"/>
        <w:jc w:val="center"/>
        <w:tblLook w:val="04A0"/>
      </w:tblPr>
      <w:tblGrid>
        <w:gridCol w:w="1593"/>
        <w:gridCol w:w="1177"/>
        <w:gridCol w:w="1156"/>
        <w:gridCol w:w="1156"/>
      </w:tblGrid>
      <w:tr w:rsidR="006709CC" w:rsidRPr="00F31089" w:rsidTr="00AF1ED9">
        <w:trPr>
          <w:trHeight w:val="660"/>
          <w:jc w:val="center"/>
        </w:trPr>
        <w:tc>
          <w:tcPr>
            <w:tcW w:w="1593" w:type="dxa"/>
            <w:shd w:val="clear" w:color="auto" w:fill="D9D9D9" w:themeFill="background1" w:themeFillShade="D9"/>
            <w:vAlign w:val="center"/>
          </w:tcPr>
          <w:p w:rsidR="006709CC" w:rsidRPr="00F31089" w:rsidRDefault="006709CC" w:rsidP="00AF1ED9">
            <w:pPr>
              <w:rPr>
                <w:rFonts w:cstheme="minorHAnsi"/>
                <w:b/>
                <w:bCs/>
                <w:color w:val="000000"/>
                <w:sz w:val="20"/>
                <w:szCs w:val="20"/>
                <w:lang w:val="en-US"/>
              </w:rPr>
            </w:pPr>
            <w:r w:rsidRPr="00F31089">
              <w:rPr>
                <w:rFonts w:cstheme="minorHAnsi"/>
                <w:b/>
                <w:bCs/>
                <w:color w:val="000000"/>
                <w:sz w:val="20"/>
                <w:szCs w:val="20"/>
                <w:lang w:val="en-US"/>
              </w:rPr>
              <w:t>Modelling Strategies</w:t>
            </w:r>
          </w:p>
          <w:p w:rsidR="006709CC" w:rsidRPr="00F31089"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SBI</w:t>
            </w:r>
          </w:p>
        </w:tc>
      </w:tr>
      <w:tr w:rsidR="006709CC" w:rsidRPr="00F31089" w:rsidTr="00AF1ED9">
        <w:trPr>
          <w:trHeight w:val="1170"/>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5</w:t>
            </w:r>
          </w:p>
          <w:p w:rsidR="006709CC" w:rsidRPr="00151E92" w:rsidRDefault="006709CC" w:rsidP="00AF1ED9">
            <w:pPr>
              <w:rPr>
                <w:rFonts w:cstheme="minorHAnsi"/>
                <w:sz w:val="20"/>
                <w:szCs w:val="20"/>
                <w:lang w:val="en-US"/>
              </w:rPr>
            </w:pPr>
            <w:r w:rsidRPr="00151E92">
              <w:rPr>
                <w:rFonts w:cstheme="minorHAnsi"/>
                <w:sz w:val="20"/>
                <w:szCs w:val="20"/>
                <w:lang w:val="en-US"/>
              </w:rPr>
              <w:t>recall-0.42</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8</w:t>
            </w:r>
          </w:p>
          <w:p w:rsidR="006709CC" w:rsidRPr="00151E92" w:rsidRDefault="006709CC" w:rsidP="00AF1ED9">
            <w:pPr>
              <w:rPr>
                <w:rFonts w:cstheme="minorHAnsi"/>
                <w:sz w:val="20"/>
                <w:szCs w:val="20"/>
                <w:lang w:val="en-US"/>
              </w:rPr>
            </w:pPr>
            <w:r w:rsidRPr="00151E92">
              <w:rPr>
                <w:rFonts w:cstheme="minorHAnsi"/>
                <w:sz w:val="20"/>
                <w:szCs w:val="20"/>
                <w:lang w:val="en-US"/>
              </w:rPr>
              <w:t>recall-0.41</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38</w:t>
            </w:r>
          </w:p>
          <w:p w:rsidR="006709CC" w:rsidRPr="00F31089" w:rsidRDefault="006709CC" w:rsidP="00AF1ED9">
            <w:pPr>
              <w:rPr>
                <w:rFonts w:cstheme="minorHAnsi"/>
                <w:sz w:val="20"/>
                <w:szCs w:val="20"/>
                <w:lang w:val="en-US"/>
              </w:rPr>
            </w:pPr>
            <w:r w:rsidRPr="00F31089">
              <w:rPr>
                <w:rFonts w:cstheme="minorHAnsi"/>
                <w:sz w:val="20"/>
                <w:szCs w:val="20"/>
                <w:lang w:val="en-US"/>
              </w:rPr>
              <w:t>recall-0.47</w:t>
            </w:r>
          </w:p>
          <w:p w:rsidR="006709CC" w:rsidRPr="00F31089" w:rsidRDefault="006709CC" w:rsidP="00AF1ED9">
            <w:pPr>
              <w:rPr>
                <w:rFonts w:cstheme="minorHAnsi"/>
                <w:sz w:val="20"/>
                <w:szCs w:val="20"/>
                <w:lang w:val="en-US"/>
              </w:rPr>
            </w:pPr>
            <w:r w:rsidRPr="00F31089">
              <w:rPr>
                <w:rFonts w:cstheme="minorHAnsi"/>
                <w:sz w:val="20"/>
                <w:szCs w:val="20"/>
                <w:lang w:val="en-US"/>
              </w:rPr>
              <w:t>accuracy-0.37</w:t>
            </w:r>
          </w:p>
        </w:tc>
      </w:tr>
      <w:tr w:rsidR="006709CC" w:rsidRPr="00F31089" w:rsidTr="00AF1ED9">
        <w:trPr>
          <w:trHeight w:val="1145"/>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Volume Indicators</w:t>
            </w:r>
          </w:p>
        </w:tc>
        <w:tc>
          <w:tcPr>
            <w:tcW w:w="1177"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0</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73</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2</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87</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6709CC" w:rsidRPr="00F31089" w:rsidRDefault="006709CC" w:rsidP="00AF1ED9">
            <w:pPr>
              <w:rPr>
                <w:rFonts w:cstheme="minorHAnsi"/>
                <w:b/>
                <w:bCs/>
                <w:sz w:val="20"/>
                <w:szCs w:val="20"/>
                <w:lang w:val="en-US"/>
              </w:rPr>
            </w:pPr>
            <w:r w:rsidRPr="00F31089">
              <w:rPr>
                <w:rFonts w:cstheme="minorHAnsi"/>
                <w:b/>
                <w:bCs/>
                <w:sz w:val="20"/>
                <w:szCs w:val="20"/>
                <w:lang w:val="en-US"/>
              </w:rPr>
              <w:t>precision-0.88</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recall-0.82</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accuracy-0.89</w:t>
            </w:r>
          </w:p>
        </w:tc>
      </w:tr>
      <w:tr w:rsidR="006709CC" w:rsidRPr="00F31089" w:rsidTr="00AF1ED9">
        <w:trPr>
          <w:trHeight w:val="1022"/>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0</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4</w:t>
            </w:r>
          </w:p>
          <w:p w:rsidR="006709CC" w:rsidRPr="00151E92" w:rsidRDefault="006709CC" w:rsidP="00AF1ED9">
            <w:pPr>
              <w:rPr>
                <w:rFonts w:cstheme="minorHAnsi"/>
                <w:sz w:val="20"/>
                <w:szCs w:val="20"/>
                <w:lang w:val="en-US"/>
              </w:rPr>
            </w:pPr>
            <w:r w:rsidRPr="00151E92">
              <w:rPr>
                <w:rFonts w:cstheme="minorHAnsi"/>
                <w:sz w:val="20"/>
                <w:szCs w:val="20"/>
                <w:lang w:val="en-US"/>
              </w:rPr>
              <w:t>recall-0.59</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70</w:t>
            </w:r>
          </w:p>
          <w:p w:rsidR="006709CC" w:rsidRPr="00F31089" w:rsidRDefault="006709CC" w:rsidP="00AF1ED9">
            <w:pPr>
              <w:rPr>
                <w:rFonts w:cstheme="minorHAnsi"/>
                <w:sz w:val="20"/>
                <w:szCs w:val="20"/>
                <w:lang w:val="en-US"/>
              </w:rPr>
            </w:pPr>
            <w:r w:rsidRPr="00F31089">
              <w:rPr>
                <w:rFonts w:cstheme="minorHAnsi"/>
                <w:sz w:val="20"/>
                <w:szCs w:val="20"/>
                <w:lang w:val="en-US"/>
              </w:rPr>
              <w:t>recall-0.59</w:t>
            </w:r>
          </w:p>
          <w:p w:rsidR="006709CC" w:rsidRPr="00F31089" w:rsidRDefault="006709CC" w:rsidP="00AF1ED9">
            <w:pPr>
              <w:rPr>
                <w:rFonts w:cstheme="minorHAnsi"/>
                <w:sz w:val="20"/>
                <w:szCs w:val="20"/>
                <w:lang w:val="en-US"/>
              </w:rPr>
            </w:pPr>
            <w:r w:rsidRPr="00F31089">
              <w:rPr>
                <w:rFonts w:cstheme="minorHAnsi"/>
                <w:sz w:val="20"/>
                <w:szCs w:val="20"/>
                <w:lang w:val="en-US"/>
              </w:rPr>
              <w:t>accuracy-0.74</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5</w:t>
            </w:r>
          </w:p>
          <w:p w:rsidR="006709CC" w:rsidRPr="00151E92" w:rsidRDefault="006709CC" w:rsidP="00AF1ED9">
            <w:pPr>
              <w:rPr>
                <w:rFonts w:cstheme="minorHAnsi"/>
                <w:sz w:val="20"/>
                <w:szCs w:val="20"/>
                <w:lang w:val="en-US"/>
              </w:rPr>
            </w:pPr>
            <w:r w:rsidRPr="00151E92">
              <w:rPr>
                <w:rFonts w:cstheme="minorHAnsi"/>
                <w:sz w:val="20"/>
                <w:szCs w:val="20"/>
                <w:lang w:val="en-US"/>
              </w:rPr>
              <w:t>recall-0.65</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2</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3</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lastRenderedPageBreak/>
              <w:t xml:space="preserve">Go Long Direction Prediction using Volatility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4</w:t>
            </w:r>
          </w:p>
          <w:p w:rsidR="006709CC" w:rsidRPr="00151E92" w:rsidRDefault="006709CC" w:rsidP="00AF1ED9">
            <w:pPr>
              <w:rPr>
                <w:rFonts w:cstheme="minorHAnsi"/>
                <w:sz w:val="20"/>
                <w:szCs w:val="20"/>
                <w:lang w:val="en-US"/>
              </w:rPr>
            </w:pPr>
            <w:r w:rsidRPr="00151E92">
              <w:rPr>
                <w:rFonts w:cstheme="minorHAnsi"/>
                <w:sz w:val="20"/>
                <w:szCs w:val="20"/>
                <w:lang w:val="en-US"/>
              </w:rPr>
              <w:t>recall-0.69</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1</w:t>
            </w:r>
          </w:p>
          <w:p w:rsidR="006709CC" w:rsidRPr="00F31089" w:rsidRDefault="006709CC" w:rsidP="00AF1ED9">
            <w:pPr>
              <w:rPr>
                <w:rFonts w:cstheme="minorHAnsi"/>
                <w:sz w:val="20"/>
                <w:szCs w:val="20"/>
                <w:lang w:val="en-US"/>
              </w:rPr>
            </w:pPr>
            <w:r w:rsidRPr="00F31089">
              <w:rPr>
                <w:rFonts w:cstheme="minorHAnsi"/>
                <w:sz w:val="20"/>
                <w:szCs w:val="20"/>
                <w:lang w:val="en-US"/>
              </w:rPr>
              <w:t>recall-0.63</w:t>
            </w:r>
          </w:p>
          <w:p w:rsidR="006709CC" w:rsidRPr="00F31089" w:rsidRDefault="006709CC" w:rsidP="00AF1ED9">
            <w:pPr>
              <w:rPr>
                <w:rFonts w:cstheme="minorHAnsi"/>
                <w:sz w:val="20"/>
                <w:szCs w:val="20"/>
                <w:lang w:val="en-US"/>
              </w:rPr>
            </w:pPr>
            <w:r w:rsidRPr="00F31089">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0</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bl>
    <w:p w:rsidR="006709CC" w:rsidRDefault="006709CC" w:rsidP="006709CC">
      <w:pPr>
        <w:ind w:left="720"/>
        <w:rPr>
          <w:noProof/>
          <w:sz w:val="16"/>
          <w:szCs w:val="16"/>
        </w:rPr>
      </w:pPr>
    </w:p>
    <w:p w:rsidR="006709CC" w:rsidRDefault="006709CC" w:rsidP="006709CC">
      <w:pPr>
        <w:ind w:left="720"/>
        <w:rPr>
          <w:noProof/>
          <w:sz w:val="16"/>
          <w:szCs w:val="16"/>
        </w:rPr>
      </w:pPr>
      <w:r>
        <w:rPr>
          <w:noProof/>
          <w:sz w:val="16"/>
          <w:szCs w:val="16"/>
        </w:rPr>
        <w:t>Table 5</w:t>
      </w:r>
      <w:r w:rsidRPr="00B750E5">
        <w:rPr>
          <w:noProof/>
          <w:sz w:val="16"/>
          <w:szCs w:val="16"/>
        </w:rPr>
        <w:t xml:space="preserve">– Model Evaluation using XG Boost Classifier for </w:t>
      </w:r>
    </w:p>
    <w:p w:rsidR="006709CC" w:rsidRDefault="006709CC" w:rsidP="006709CC">
      <w:pPr>
        <w:ind w:left="720"/>
        <w:rPr>
          <w:noProof/>
          <w:sz w:val="16"/>
          <w:szCs w:val="16"/>
        </w:rPr>
      </w:pPr>
      <w:r w:rsidRPr="00B750E5">
        <w:rPr>
          <w:noProof/>
          <w:sz w:val="16"/>
          <w:szCs w:val="16"/>
        </w:rPr>
        <w:t>Go Long Direction Prediction</w:t>
      </w:r>
    </w:p>
    <w:p w:rsidR="006709CC" w:rsidRDefault="006709CC" w:rsidP="006709CC">
      <w:pPr>
        <w:ind w:left="720"/>
        <w:rPr>
          <w:noProof/>
          <w:sz w:val="16"/>
          <w:szCs w:val="16"/>
        </w:rPr>
      </w:pPr>
    </w:p>
    <w:p w:rsidR="006709CC" w:rsidRDefault="006709CC" w:rsidP="006709CC">
      <w:pPr>
        <w:jc w:val="both"/>
      </w:pPr>
      <w:r>
        <w:t>From Table 5</w:t>
      </w:r>
      <w:r w:rsidRPr="00CD389F">
        <w:t>, it can be observed that Go Long Direction Prediction using Volume Indicators has given considerable precision, recall, and accuracy in direction prediction.</w:t>
      </w:r>
    </w:p>
    <w:p w:rsidR="006709CC" w:rsidRPr="00163BEF" w:rsidRDefault="006709CC" w:rsidP="006709CC">
      <w:pPr>
        <w:jc w:val="both"/>
        <w:rPr>
          <w:rFonts w:eastAsia="Calibri"/>
        </w:rPr>
      </w:pPr>
      <w:r>
        <w:rPr>
          <w:rFonts w:eastAsia="Calibri"/>
        </w:rPr>
        <w:t>A</w:t>
      </w:r>
      <w:r w:rsidRPr="00652EB6">
        <w:rPr>
          <w:rFonts w:eastAsia="Calibri"/>
        </w:rPr>
        <w:t xml:space="preserve">ll the models are now combined and below is the description </w:t>
      </w:r>
      <w:r>
        <w:rPr>
          <w:rFonts w:eastAsia="Calibri"/>
        </w:rPr>
        <w:t>of</w:t>
      </w:r>
      <w:r w:rsidRPr="00652EB6">
        <w:rPr>
          <w:rFonts w:eastAsia="Calibri"/>
        </w:rPr>
        <w:t xml:space="preserve"> the final results.</w:t>
      </w:r>
    </w:p>
    <w:p w:rsidR="006709CC" w:rsidRDefault="006709CC" w:rsidP="006709CC">
      <w:pPr>
        <w:pStyle w:val="Heading2"/>
      </w:pPr>
      <w:r w:rsidRPr="004E509E">
        <w:t>Direction Detection and Go Long Direction Prediction using the best classifier model</w:t>
      </w:r>
    </w:p>
    <w:p w:rsidR="006709CC" w:rsidRPr="006709CC" w:rsidRDefault="006709CC" w:rsidP="006709CC"/>
    <w:tbl>
      <w:tblPr>
        <w:tblStyle w:val="TableGrid"/>
        <w:tblW w:w="5235" w:type="dxa"/>
        <w:jc w:val="center"/>
        <w:tblLook w:val="04A0"/>
      </w:tblPr>
      <w:tblGrid>
        <w:gridCol w:w="1452"/>
        <w:gridCol w:w="1261"/>
        <w:gridCol w:w="1261"/>
        <w:gridCol w:w="1261"/>
      </w:tblGrid>
      <w:tr w:rsidR="006709CC" w:rsidRPr="00F86B25" w:rsidTr="006709CC">
        <w:trPr>
          <w:trHeight w:val="580"/>
          <w:jc w:val="center"/>
        </w:trPr>
        <w:tc>
          <w:tcPr>
            <w:tcW w:w="1452" w:type="dxa"/>
            <w:shd w:val="clear" w:color="auto" w:fill="D9D9D9" w:themeFill="background1" w:themeFillShade="D9"/>
            <w:vAlign w:val="center"/>
          </w:tcPr>
          <w:p w:rsidR="006709CC" w:rsidRPr="00F86B25" w:rsidRDefault="006709CC" w:rsidP="00AF1ED9">
            <w:pPr>
              <w:rPr>
                <w:rFonts w:cstheme="minorHAnsi"/>
                <w:b/>
                <w:bCs/>
                <w:color w:val="000000"/>
                <w:sz w:val="20"/>
                <w:szCs w:val="20"/>
                <w:lang w:val="en-US"/>
              </w:rPr>
            </w:pPr>
            <w:r w:rsidRPr="00F86B25">
              <w:rPr>
                <w:rFonts w:cstheme="minorHAnsi"/>
                <w:b/>
                <w:bCs/>
                <w:color w:val="000000"/>
                <w:sz w:val="20"/>
                <w:szCs w:val="20"/>
                <w:lang w:val="en-US"/>
              </w:rPr>
              <w:t>Modelling Strategies</w:t>
            </w:r>
          </w:p>
          <w:p w:rsidR="006709CC" w:rsidRPr="00F86B25" w:rsidRDefault="006709CC" w:rsidP="00AF1ED9">
            <w:pPr>
              <w:rPr>
                <w:rFonts w:cstheme="minorHAnsi"/>
                <w:b/>
                <w:bCs/>
                <w:sz w:val="20"/>
                <w:szCs w:val="20"/>
              </w:rPr>
            </w:pP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HDFC</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KOTAK</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SBI</w:t>
            </w:r>
          </w:p>
        </w:tc>
      </w:tr>
      <w:tr w:rsidR="006709CC" w:rsidRPr="00F86B25" w:rsidTr="006709CC">
        <w:trPr>
          <w:trHeight w:val="1027"/>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Direction Detection by 6,10,14 days consecutive closing prices split week on the week</w:t>
            </w:r>
          </w:p>
          <w:p w:rsidR="006709CC" w:rsidRPr="00F86B25" w:rsidRDefault="006709CC" w:rsidP="00AF1ED9">
            <w:pPr>
              <w:rPr>
                <w:rFonts w:cstheme="minorHAnsi"/>
                <w:sz w:val="20"/>
                <w:szCs w:val="20"/>
                <w:lang w:val="en-US"/>
              </w:rPr>
            </w:pPr>
            <w:r w:rsidRPr="00F86B25">
              <w:rPr>
                <w:rFonts w:cstheme="minorHAnsi"/>
                <w:sz w:val="20"/>
                <w:szCs w:val="20"/>
              </w:rPr>
              <w:t>(RF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5</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7</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71</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7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74</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3</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8</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5</w:t>
            </w:r>
          </w:p>
        </w:tc>
      </w:tr>
      <w:tr w:rsidR="006709CC" w:rsidRPr="00F86B25" w:rsidTr="006709CC">
        <w:trPr>
          <w:trHeight w:val="608"/>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Volume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8</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2</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9</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9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7</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2</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0</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0</w:t>
            </w:r>
          </w:p>
        </w:tc>
      </w:tr>
      <w:tr w:rsidR="006709CC" w:rsidRPr="00F86B25" w:rsidTr="006709CC">
        <w:trPr>
          <w:trHeight w:val="66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Momentum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6</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3</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5</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69</w:t>
            </w:r>
          </w:p>
          <w:p w:rsidR="006709CC" w:rsidRPr="00F86B25" w:rsidRDefault="006709CC" w:rsidP="00AF1ED9">
            <w:pPr>
              <w:rPr>
                <w:rFonts w:cstheme="minorHAnsi"/>
                <w:sz w:val="20"/>
                <w:szCs w:val="20"/>
                <w:lang w:val="en-US"/>
              </w:rPr>
            </w:pPr>
            <w:r w:rsidRPr="00F86B25">
              <w:rPr>
                <w:rFonts w:cstheme="minorHAnsi"/>
                <w:sz w:val="20"/>
                <w:szCs w:val="20"/>
                <w:lang w:val="en-US"/>
              </w:rPr>
              <w:t>recall-0.62</w:t>
            </w:r>
          </w:p>
          <w:p w:rsidR="006709CC" w:rsidRPr="00F86B25" w:rsidRDefault="006709CC" w:rsidP="00AF1ED9">
            <w:pPr>
              <w:rPr>
                <w:rFonts w:cstheme="minorHAnsi"/>
                <w:sz w:val="20"/>
                <w:szCs w:val="20"/>
                <w:lang w:val="en-US"/>
              </w:rPr>
            </w:pPr>
            <w:r w:rsidRPr="00F86B25">
              <w:rPr>
                <w:rFonts w:cstheme="minorHAnsi"/>
                <w:sz w:val="20"/>
                <w:szCs w:val="20"/>
                <w:lang w:val="en-US"/>
              </w:rPr>
              <w:t>accuracy-0.74</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Trend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5</w:t>
            </w:r>
          </w:p>
          <w:p w:rsidR="006709CC" w:rsidRPr="00F86B25" w:rsidRDefault="006709CC" w:rsidP="00AF1ED9">
            <w:pPr>
              <w:rPr>
                <w:rFonts w:cstheme="minorHAnsi"/>
                <w:sz w:val="20"/>
                <w:szCs w:val="20"/>
                <w:lang w:val="en-US"/>
              </w:rPr>
            </w:pPr>
            <w:r w:rsidRPr="00F86B25">
              <w:rPr>
                <w:rFonts w:cstheme="minorHAnsi"/>
                <w:sz w:val="20"/>
                <w:szCs w:val="20"/>
                <w:lang w:val="en-US"/>
              </w:rPr>
              <w:t>recall-0.65</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2</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3</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Volatility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4</w:t>
            </w:r>
          </w:p>
          <w:p w:rsidR="006709CC" w:rsidRPr="00F86B25" w:rsidRDefault="006709CC" w:rsidP="00AF1ED9">
            <w:pPr>
              <w:rPr>
                <w:rFonts w:cstheme="minorHAnsi"/>
                <w:sz w:val="20"/>
                <w:szCs w:val="20"/>
                <w:lang w:val="en-US"/>
              </w:rPr>
            </w:pPr>
            <w:r w:rsidRPr="00F86B25">
              <w:rPr>
                <w:rFonts w:cstheme="minorHAnsi"/>
                <w:sz w:val="20"/>
                <w:szCs w:val="20"/>
                <w:lang w:val="en-US"/>
              </w:rPr>
              <w:t>recall-0.69</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0</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bl>
    <w:p w:rsidR="006709CC" w:rsidRPr="006709CC" w:rsidRDefault="006709CC" w:rsidP="006709CC">
      <w:pPr>
        <w:jc w:val="both"/>
      </w:pPr>
    </w:p>
    <w:p w:rsidR="006709CC" w:rsidRDefault="006709CC" w:rsidP="006709CC">
      <w:pPr>
        <w:rPr>
          <w:noProof/>
          <w:sz w:val="16"/>
          <w:szCs w:val="16"/>
        </w:rPr>
      </w:pPr>
      <w:r w:rsidRPr="00A578FF">
        <w:rPr>
          <w:noProof/>
          <w:sz w:val="16"/>
          <w:szCs w:val="16"/>
        </w:rPr>
        <w:lastRenderedPageBreak/>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6709CC" w:rsidRDefault="006709CC" w:rsidP="006709CC">
      <w:pPr>
        <w:jc w:val="both"/>
      </w:pPr>
    </w:p>
    <w:p w:rsidR="006709CC" w:rsidRDefault="006709CC" w:rsidP="006709CC">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6709CC" w:rsidRPr="00C46C8A" w:rsidRDefault="006709CC" w:rsidP="006709CC">
      <w:pPr>
        <w:jc w:val="both"/>
      </w:pPr>
    </w:p>
    <w:p w:rsidR="006709CC" w:rsidRDefault="006709CC" w:rsidP="006709CC">
      <w:pPr>
        <w:pStyle w:val="Heading2"/>
        <w:jc w:val="both"/>
      </w:pPr>
      <w:r>
        <w:t xml:space="preserve"> </w:t>
      </w:r>
      <w:r w:rsidRPr="00800F93">
        <w:t>Utility from the Business perspectives</w:t>
      </w:r>
    </w:p>
    <w:p w:rsidR="006709CC" w:rsidRDefault="006709CC" w:rsidP="006709CC">
      <w:pPr>
        <w:jc w:val="both"/>
      </w:pPr>
      <w:r>
        <w:t>For a stop loss of 2.0 reward-risk ratio for approximately 0.8 Precision would be 2*.8/2*.2=4:1 if a 0.5% difference in consecutive day close price for any stock is only 2.0.for higher percentage difference reward to risk ratio would be higher.</w:t>
      </w:r>
    </w:p>
    <w:p w:rsidR="006709CC" w:rsidRDefault="006709CC" w:rsidP="006709CC">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6709CC" w:rsidRDefault="006709CC" w:rsidP="006709CC">
      <w:pPr>
        <w:jc w:val="both"/>
      </w:pPr>
    </w:p>
    <w:p w:rsidR="006709CC" w:rsidRDefault="006709CC" w:rsidP="006709CC">
      <w:r w:rsidRPr="006709CC">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Default="006709CC" w:rsidP="006709CC">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6709CC" w:rsidRDefault="006709CC" w:rsidP="006709CC">
      <w:pPr>
        <w:jc w:val="both"/>
      </w:pPr>
    </w:p>
    <w:p w:rsidR="006709CC" w:rsidRDefault="006709CC" w:rsidP="006709CC">
      <w:pPr>
        <w:jc w:val="both"/>
      </w:pPr>
      <w:r w:rsidRPr="006709CC">
        <w:drawing>
          <wp:inline distT="0" distB="0" distL="0" distR="0">
            <wp:extent cx="2667000" cy="1908114"/>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911061"/>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Pr="00E15128" w:rsidRDefault="006709CC" w:rsidP="006709CC">
      <w:pPr>
        <w:rPr>
          <w:noProof/>
          <w:sz w:val="16"/>
          <w:szCs w:val="16"/>
        </w:rPr>
      </w:pPr>
      <w:r w:rsidRPr="00E15128">
        <w:rPr>
          <w:noProof/>
          <w:sz w:val="16"/>
          <w:szCs w:val="16"/>
        </w:rPr>
        <w:t>Figure 8. confusion matrix For HDFCBANK Stock using</w:t>
      </w:r>
    </w:p>
    <w:p w:rsidR="006709CC" w:rsidRPr="00AD799D" w:rsidRDefault="006709CC" w:rsidP="00AD799D">
      <w:pPr>
        <w:rPr>
          <w:noProof/>
          <w:sz w:val="16"/>
          <w:szCs w:val="16"/>
        </w:rPr>
      </w:pPr>
      <w:r w:rsidRPr="00E15128">
        <w:rPr>
          <w:noProof/>
          <w:sz w:val="16"/>
          <w:szCs w:val="16"/>
        </w:rPr>
        <w:t>Trend Indicators as Feature variables</w:t>
      </w:r>
    </w:p>
    <w:p w:rsidR="006709CC" w:rsidRDefault="006709CC" w:rsidP="006709CC">
      <w:pPr>
        <w:jc w:val="both"/>
      </w:pPr>
    </w:p>
    <w:p w:rsidR="006709CC" w:rsidRPr="00F46003" w:rsidRDefault="006709CC" w:rsidP="006709CC">
      <w:pPr>
        <w:jc w:val="both"/>
      </w:pPr>
      <w:r>
        <w:t>Therefore,</w:t>
      </w:r>
      <w:r w:rsidRPr="007A5564">
        <w:t xml:space="preserve"> Net Returns</w:t>
      </w:r>
      <w:r>
        <w:t xml:space="preserve"> will be:</w:t>
      </w:r>
    </w:p>
    <w:p w:rsidR="006709CC" w:rsidRDefault="006709CC" w:rsidP="006709CC">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6709CC" w:rsidRDefault="006709CC" w:rsidP="006709CC">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6709CC" w:rsidRDefault="006709CC" w:rsidP="006709CC">
      <w:pPr>
        <w:pStyle w:val="Heading2"/>
        <w:jc w:val="both"/>
      </w:pPr>
      <w:r w:rsidRPr="002E6CC9">
        <w:lastRenderedPageBreak/>
        <w:t>Risk-Adjusted Returns</w:t>
      </w:r>
    </w:p>
    <w:p w:rsidR="006709CC" w:rsidRDefault="006709CC" w:rsidP="006709CC">
      <w:pPr>
        <w:jc w:val="both"/>
      </w:pPr>
      <w:r>
        <w:t xml:space="preserve">The real Data dump is imported for HDFC, KOTAK, and SBI stock between 2000 till 2022. Then the Return, Variance, and Volatility of these stocks are calculated following which the Annualized return to Risk ratio and finally, the Sharpe ratios are </w:t>
      </w:r>
      <w:r w:rsidR="00AD799D">
        <w:t>calculated. The Sharpe ratio for HDFC,</w:t>
      </w:r>
      <w:r w:rsidR="00AD799D" w:rsidRPr="00AD799D">
        <w:t xml:space="preserve"> </w:t>
      </w:r>
      <w:r w:rsidR="00AD799D">
        <w:t>KOTAK, and SBI Stock is calculated as 0.173818, 0.149589 and 0.005306 respectively.</w:t>
      </w:r>
    </w:p>
    <w:p w:rsidR="006709CC" w:rsidRDefault="006709CC" w:rsidP="006709CC">
      <w:pPr>
        <w:jc w:val="both"/>
      </w:pPr>
    </w:p>
    <w:p w:rsidR="006709CC" w:rsidRDefault="006709CC" w:rsidP="006709CC">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t xml:space="preserve"> The </w:t>
      </w:r>
      <w:r w:rsidRPr="000B1C2A">
        <w:t>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r>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6709CC" w:rsidRDefault="006709CC" w:rsidP="006709CC">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AD799D">
      <w:pPr>
        <w:pStyle w:val="BodyText"/>
      </w:pPr>
      <w:r w:rsidRPr="0018018F">
        <w:lastRenderedPageBreak/>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AD799D" w:rsidRDefault="00AD799D" w:rsidP="006709CC">
      <w:pPr>
        <w:pStyle w:val="BodyText"/>
        <w:ind w:firstLine="0"/>
      </w:pP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9425B8" w:rsidRPr="00F86F91">
        <w:rPr>
          <w:sz w:val="16"/>
          <w:szCs w:val="16"/>
        </w:rPr>
        <w:fldChar w:fldCharType="begin" w:fldLock="1"/>
      </w:r>
      <w:r w:rsidR="002C2878" w:rsidRPr="00F86F91">
        <w:rPr>
          <w:sz w:val="16"/>
          <w:szCs w:val="16"/>
        </w:rPr>
        <w:instrText xml:space="preserve">ADDIN Mendeley Bibliography CSL_BIBLIOGRAPHY </w:instrText>
      </w:r>
      <w:r w:rsidR="009425B8"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9425B8"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7D44" w:rsidRDefault="00C27D44" w:rsidP="001A3B3D">
      <w:r>
        <w:separator/>
      </w:r>
    </w:p>
  </w:endnote>
  <w:endnote w:type="continuationSeparator" w:id="1">
    <w:p w:rsidR="00C27D44" w:rsidRDefault="00C27D44"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7D44" w:rsidRDefault="00C27D44" w:rsidP="001A3B3D">
      <w:r>
        <w:separator/>
      </w:r>
    </w:p>
  </w:footnote>
  <w:footnote w:type="continuationSeparator" w:id="1">
    <w:p w:rsidR="00C27D44" w:rsidRDefault="00C27D44"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24578"/>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kFAKw5n/Q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97A7C"/>
    <w:rsid w:val="000A67FC"/>
    <w:rsid w:val="000A74DE"/>
    <w:rsid w:val="000B1883"/>
    <w:rsid w:val="000B1C2A"/>
    <w:rsid w:val="000C0747"/>
    <w:rsid w:val="000C1E68"/>
    <w:rsid w:val="00103365"/>
    <w:rsid w:val="0011316C"/>
    <w:rsid w:val="00132322"/>
    <w:rsid w:val="001408FA"/>
    <w:rsid w:val="001438A3"/>
    <w:rsid w:val="00145B99"/>
    <w:rsid w:val="00153C1D"/>
    <w:rsid w:val="001544FA"/>
    <w:rsid w:val="00163BEF"/>
    <w:rsid w:val="0018018F"/>
    <w:rsid w:val="001869D0"/>
    <w:rsid w:val="00193373"/>
    <w:rsid w:val="00193A5F"/>
    <w:rsid w:val="001A2EFD"/>
    <w:rsid w:val="001A3B3D"/>
    <w:rsid w:val="001B67DC"/>
    <w:rsid w:val="001F3948"/>
    <w:rsid w:val="00223C57"/>
    <w:rsid w:val="002254A9"/>
    <w:rsid w:val="00233D97"/>
    <w:rsid w:val="002347A2"/>
    <w:rsid w:val="00240F15"/>
    <w:rsid w:val="00246EA0"/>
    <w:rsid w:val="00253132"/>
    <w:rsid w:val="00257BAC"/>
    <w:rsid w:val="002631D8"/>
    <w:rsid w:val="002850E3"/>
    <w:rsid w:val="002865E7"/>
    <w:rsid w:val="00290C82"/>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A7D74"/>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0321"/>
    <w:rsid w:val="00BE3335"/>
    <w:rsid w:val="00BE3647"/>
    <w:rsid w:val="00BE7D3C"/>
    <w:rsid w:val="00BF48E3"/>
    <w:rsid w:val="00BF5FF6"/>
    <w:rsid w:val="00C01BC3"/>
    <w:rsid w:val="00C0207F"/>
    <w:rsid w:val="00C1147D"/>
    <w:rsid w:val="00C12B7B"/>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E3B42"/>
    <w:rsid w:val="00DF7E8E"/>
    <w:rsid w:val="00E05368"/>
    <w:rsid w:val="00E07383"/>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6C9D"/>
    <w:rsid w:val="00EC7B9F"/>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B7850"/>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6</Pages>
  <Words>3850</Words>
  <Characters>219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7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94</cp:revision>
  <dcterms:created xsi:type="dcterms:W3CDTF">2019-09-09T09:57:00Z</dcterms:created>
  <dcterms:modified xsi:type="dcterms:W3CDTF">2023-02-06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